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pPr w:leftFromText="180" w:rightFromText="180" w:vertAnchor="page" w:horzAnchor="margin" w:tblpY="3517"/>
        <w:tblW w:w="7195" w:type="dxa"/>
        <w:tblLook w:val="04A0" w:firstRow="1" w:lastRow="0" w:firstColumn="1" w:lastColumn="0" w:noHBand="0" w:noVBand="1"/>
      </w:tblPr>
      <w:tblGrid>
        <w:gridCol w:w="909"/>
        <w:gridCol w:w="1551"/>
        <w:gridCol w:w="2935"/>
        <w:gridCol w:w="1800"/>
      </w:tblGrid>
      <w:tr w:rsidR="00FD20A9" w:rsidRPr="00CF7477" w14:paraId="5DBB2D71" w14:textId="77777777" w:rsidTr="00866B64">
        <w:trPr>
          <w:trHeight w:val="315"/>
        </w:trPr>
        <w:tc>
          <w:tcPr>
            <w:tcW w:w="9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929CE1" w14:textId="722FB1D3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.</w:t>
            </w:r>
            <w:r w:rsid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No</w:t>
            </w:r>
          </w:p>
        </w:tc>
        <w:tc>
          <w:tcPr>
            <w:tcW w:w="1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9936E9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Cell Type</w:t>
            </w:r>
          </w:p>
        </w:tc>
        <w:tc>
          <w:tcPr>
            <w:tcW w:w="29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DC53F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arker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248D59CF" w14:textId="716EBB01" w:rsidR="00FD20A9" w:rsidRPr="00CF7477" w:rsidRDefault="00FD20A9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Reference</w:t>
            </w:r>
          </w:p>
        </w:tc>
      </w:tr>
      <w:tr w:rsidR="00FD20A9" w:rsidRPr="00CF7477" w14:paraId="11CDE464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CB40AF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7D6459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-</w:t>
            </w:r>
            <w:proofErr w:type="spellStart"/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BeamA</w:t>
            </w:r>
            <w:proofErr w:type="spellEnd"/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7F7E07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BMP5,RARRES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2712A843" w14:textId="4008FE6A" w:rsidR="00FD20A9" w:rsidRPr="00866B64" w:rsidRDefault="00FD20A9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tMzwv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=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tMzwv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=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1-3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5E2A3552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BF7FD6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97EE5D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-BeamB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A0336A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EFF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3EE123E1" w14:textId="1C2B8705" w:rsidR="00FD20A9" w:rsidRPr="00866B64" w:rsidRDefault="00CF7477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UaWFuPC9BdXRob3I+PFllYXI+MjAyNTwvWWVhcj48UmVj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UaWFuPC9BdXRob3I+PFllYXI+MjAyNTwvWWVhcj48UmVj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2,3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51BCAB10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4C68AD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2587F2D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-CS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13C26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COL4A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1914E5B2" w14:textId="3414F576" w:rsidR="00FD20A9" w:rsidRPr="00866B64" w:rsidRDefault="00CF7477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Hb256YWxlejwvQXV0aG9yPjxZZWFyPjIwMTI8L1llYXI+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Hb256YWxlejwvQXV0aG9yPjxZZWFyPjIwMTI8L1llYXI+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4,5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283330F7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DFB7701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4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11344F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-JCT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109777" w14:textId="0454B572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ANGPTL7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RSPO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458F5EC3" w14:textId="0867B5B2" w:rsidR="00FD20A9" w:rsidRPr="00866B64" w:rsidRDefault="00866B6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sMiw2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sMiw2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1,2,6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45864ABA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EA2A34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5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61E8C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-Fib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2B021D" w14:textId="7743EFD5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AGLN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ACTA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1FFCEFC0" w14:textId="1B4DDA9A" w:rsidR="00FD20A9" w:rsidRPr="00866B64" w:rsidRDefault="00866B6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Ys
Nz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A5PC9ZZWFyPjxSZWNOdW0+Nzg8L1JlY051bT48cmVjb3JkPjxyZWMtbnVt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Ys
Nz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A5PC9ZZWFyPjxSZWNOdW0+Nzg8L1JlY051bT48cmVjb3JkPjxyZWMtbnVt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6,7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3C19E492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EDA154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6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52F299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-Myo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31C4AD" w14:textId="07B2F3E9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AGLN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RGS5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, </w:t>
            </w:r>
            <w:r w:rsidR="00866B64"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YH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7B530CAB" w14:textId="5AB9407E" w:rsidR="00FD20A9" w:rsidRPr="00866B64" w:rsidRDefault="00866B6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Ys
Nz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A5PC9ZZWFyPjxSZWNOdW0+Nzg8L1JlY051bT48cmVjb3JkPjxyZWMtbnVt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Ys
Nz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A5PC9ZZWFyPjxSZWNOdW0+Nzg8L1JlY051bT48cmVjb3JkPjxyZWMtbnVt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6,7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10C2573E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6296F8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46917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M-Uveal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4684B9" w14:textId="352846AD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APOD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IGFBP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735EA3E4" w14:textId="4D4B3727" w:rsidR="00FD20A9" w:rsidRPr="00866B64" w:rsidRDefault="00866B6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2YW4gWnlsPC9BdXRob3I+PFllYXI+MjAyMjwvWWVhcj48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2YW4gWnlsPC9BdXRob3I+PFllYXI+MjAyMjwvWWVhcj48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8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17D9CB41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99B148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8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32BCC5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CM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80B273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CHRM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524ABA4C" w14:textId="64D3930D" w:rsidR="00FD20A9" w:rsidRPr="00866B64" w:rsidRDefault="00866B6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Is
Nj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I1PC9ZZWFyPjxSZWNOdW0+MTU8L1JlY051bT48cmVjb3JkPjxyZWMtbnVt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Is
Nj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I1PC9ZZWFyPjxSZWNOdW0+MTU8L1JlY051bT48cmVjb3JkPjxyZWMtbnVt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</w:fldData>
              </w:fldCha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2,6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4324D3B5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5747B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662B4A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ericyt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97957E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DGFRB,TRPC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384ED3EC" w14:textId="2AF90194" w:rsidR="00FD20A9" w:rsidRPr="00866B64" w:rsidRDefault="00866B6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Jia&lt;/Author&gt;&lt;Year&gt;2023&lt;/Year&gt;&lt;RecNum&gt;6&lt;/RecNum&gt;&lt;DisplayText&gt;&lt;style face="superscript"&gt;1&lt;/style&gt;&lt;/DisplayText&gt;&lt;record&gt;&lt;rec-number&gt;6&lt;/rec-number&gt;&lt;foreign-keys&gt;&lt;key app="EN" db-id="0wt05za0wsptx7erdrn5ee522swaas9svva2" timestamp="1775498197"&gt;6&lt;/key&gt;&lt;/foreign-keys&gt;&lt;ref-type name="Journal Article"&gt;17&lt;/ref-type&gt;&lt;contributors&gt;&lt;authors&gt;&lt;author&gt;Jia, X.&lt;/author&gt;&lt;author&gt;Wu, J.&lt;/author&gt;&lt;author&gt;Chen, X.&lt;/author&gt;&lt;author&gt;Hou, S.&lt;/author&gt;&lt;author&gt;Li, Y.&lt;/author&gt;&lt;author&gt;Zhao, L.&lt;/author&gt;&lt;author&gt;Zhu, Y.&lt;/author&gt;&lt;author&gt;Li, Z.&lt;/author&gt;&lt;author&gt;Deng, C.&lt;/author&gt;&lt;author&gt;Su, W.&lt;/author&gt;&lt;author&gt;Zhuo, Y.&lt;/author&gt;&lt;/authors&gt;&lt;/contributors&gt;&lt;auth-address&gt;State Key Laboratory of Ophthalmology, Zhongshan Ophthalmic Center, Sun Yat-sen University, Guangdong Provincial Key Laboratory of Ophthalmology Visual Science, Guangzhou, Guangdong, China.&amp;#xD;The Affiliated Hospital of Guizhou Medical University, Guiyang, Guizhou, China.&amp;#xD;Beijing Tongren Eye Center, Beijing Tongren Hospital, Capital Medical University, Beijing, China.&amp;#xD;Beijing Ophthalmology &amp;amp; Visual Sciences Key Laboratory, Beijing, China.&lt;/auth-address&gt;&lt;titles&gt;&lt;title&gt;Cell atlas of trabecular meshwork in glaucomatous non-human primates and DEGs related to tissue contract based on single-cell transcriptomics&lt;/title&gt;&lt;secondary-title&gt;iScience&lt;/secondary-title&gt;&lt;/titles&gt;&lt;periodical&gt;&lt;full-title&gt;iScience&lt;/full-title&gt;&lt;/periodical&gt;&lt;pages&gt;108024&lt;/pages&gt;&lt;volume&gt;26&lt;/volume&gt;&lt;number&gt;11&lt;/number&gt;&lt;edition&gt;20230922&lt;/edition&gt;&lt;keywords&gt;&lt;keyword&gt;Optometry&lt;/keyword&gt;&lt;keyword&gt;Transcriptomics&lt;/keyword&gt;&lt;/keywords&gt;&lt;dates&gt;&lt;year&gt;2023&lt;/year&gt;&lt;pub-dates&gt;&lt;date&gt;Nov 17&lt;/date&gt;&lt;/pub-dates&gt;&lt;/dates&gt;&lt;isbn&gt;2589-0042&lt;/isbn&gt;&lt;accession-num&gt;37867950&lt;/accession-num&gt;&lt;urls&gt;&lt;/urls&gt;&lt;custom1&gt;The authors declare that they have no competing interests.&lt;/custom1&gt;&lt;custom2&gt;PMC10589847&lt;/custom2&gt;&lt;electronic-resource-num&gt;10.1016/j.isci.2023.108024&lt;/electronic-resource-num&gt;&lt;remote-database-provider&gt;NLM&lt;/remote-database-provider&gt;&lt;language&gt;eng&lt;/language&gt;&lt;/record&gt;&lt;/Cite&gt;&lt;/EndNote&gt;</w:instrTex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866B6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1</w:t>
            </w:r>
            <w:r w:rsidRP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32F011D0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DAB1D3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0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E4DB25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elanocyt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B7FF11" w14:textId="7FF0C5BA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DCT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LANA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YRP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69C12D34" w14:textId="4B8F2029" w:rsidR="00FD20A9" w:rsidRPr="00CB4DD4" w:rsidRDefault="00CB4DD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Is
Nj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I1PC9ZZWFyPjxSZWNOdW0+MTU8L1JlY051bT48cmVjb3JkPjxyZWMtbnVt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</w:fldData>
              </w:fldChar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Is
Nj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I1PC9ZZWFyPjxSZWNOdW0+MTU8L1JlY051bT48cmVjb3JkPjxyZWMtbnVt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</w:fldData>
              </w:fldChar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CB4DD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2,6</w: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7F073A0C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E81DF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1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D1AE65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proofErr w:type="spellStart"/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chmy</w:t>
            </w:r>
            <w:proofErr w:type="spellEnd"/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1C3E98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PZ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529A2841" w14:textId="13C7D8A5" w:rsidR="00FD20A9" w:rsidRPr="00CB4DD4" w:rsidRDefault="00CB4DD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tMzwv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==
</w:fldData>
              </w:fldChar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tMzwv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==
</w:fldData>
              </w:fldChar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CB4DD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1-3</w: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70005B62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4AE8E7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2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D5BA35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proofErr w:type="spellStart"/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chNmy</w:t>
            </w:r>
            <w:proofErr w:type="spellEnd"/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5590B8" w14:textId="77777777" w:rsidR="00FD20A9" w:rsidRPr="00CB4DD4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CN7A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5A9DBA49" w14:textId="3F73352D" w:rsidR="00FD20A9" w:rsidRPr="00CB4DD4" w:rsidRDefault="00CB4DD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Jia&lt;/Author&gt;&lt;Year&gt;2023&lt;/Year&gt;&lt;RecNum&gt;6&lt;/RecNum&gt;&lt;DisplayText&gt;&lt;style face="superscript"&gt;1&lt;/style&gt;&lt;/DisplayText&gt;&lt;record&gt;&lt;rec-number&gt;6&lt;/rec-number&gt;&lt;foreign-keys&gt;&lt;key app="EN" db-id="0wt05za0wsptx7erdrn5ee522swaas9svva2" timestamp="1775498197"&gt;6&lt;/key&gt;&lt;/foreign-keys&gt;&lt;ref-type name="Journal Article"&gt;17&lt;/ref-type&gt;&lt;contributors&gt;&lt;authors&gt;&lt;author&gt;Jia, X.&lt;/author&gt;&lt;author&gt;Wu, J.&lt;/author&gt;&lt;author&gt;Chen, X.&lt;/author&gt;&lt;author&gt;Hou, S.&lt;/author&gt;&lt;author&gt;Li, Y.&lt;/author&gt;&lt;author&gt;Zhao, L.&lt;/author&gt;&lt;author&gt;Zhu, Y.&lt;/author&gt;&lt;author&gt;Li, Z.&lt;/author&gt;&lt;author&gt;Deng, C.&lt;/author&gt;&lt;author&gt;Su, W.&lt;/author&gt;&lt;author&gt;Zhuo, Y.&lt;/author&gt;&lt;/authors&gt;&lt;/contributors&gt;&lt;auth-address&gt;State Key Laboratory of Ophthalmology, Zhongshan Ophthalmic Center, Sun Yat-sen University, Guangdong Provincial Key Laboratory of Ophthalmology Visual Science, Guangzhou, Guangdong, China.&amp;#xD;The Affiliated Hospital of Guizhou Medical University, Guiyang, Guizhou, China.&amp;#xD;Beijing Tongren Eye Center, Beijing Tongren Hospital, Capital Medical University, Beijing, China.&amp;#xD;Beijing Ophthalmology &amp;amp; Visual Sciences Key Laboratory, Beijing, China.&lt;/auth-address&gt;&lt;titles&gt;&lt;title&gt;Cell atlas of trabecular meshwork in glaucomatous non-human primates and DEGs related to tissue contract based on single-cell transcriptomics&lt;/title&gt;&lt;secondary-title&gt;iScience&lt;/secondary-title&gt;&lt;/titles&gt;&lt;periodical&gt;&lt;full-title&gt;iScience&lt;/full-title&gt;&lt;/periodical&gt;&lt;pages&gt;108024&lt;/pages&gt;&lt;volume&gt;26&lt;/volume&gt;&lt;number&gt;11&lt;/number&gt;&lt;edition&gt;20230922&lt;/edition&gt;&lt;keywords&gt;&lt;keyword&gt;Optometry&lt;/keyword&gt;&lt;keyword&gt;Transcriptomics&lt;/keyword&gt;&lt;/keywords&gt;&lt;dates&gt;&lt;year&gt;2023&lt;/year&gt;&lt;pub-dates&gt;&lt;date&gt;Nov 17&lt;/date&gt;&lt;/pub-dates&gt;&lt;/dates&gt;&lt;isbn&gt;2589-0042&lt;/isbn&gt;&lt;accession-num&gt;37867950&lt;/accession-num&gt;&lt;urls&gt;&lt;/urls&gt;&lt;custom1&gt;The authors declare that they have no competing interests.&lt;/custom1&gt;&lt;custom2&gt;PMC10589847&lt;/custom2&gt;&lt;electronic-resource-num&gt;10.1016/j.isci.2023.108024&lt;/electronic-resource-num&gt;&lt;remote-database-provider&gt;NLM&lt;/remote-database-provider&gt;&lt;language&gt;eng&lt;/language&gt;&lt;/record&gt;&lt;/Cite&gt;&lt;/EndNote&gt;</w:instrTex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CB4DD4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1</w:t>
            </w:r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4A27F098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BEA8C6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3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5D9C9B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proofErr w:type="spellStart"/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cEndo</w:t>
            </w:r>
            <w:proofErr w:type="spellEnd"/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4DB6A3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MAD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276433E7" w14:textId="44CACFE7" w:rsidR="00FD20A9" w:rsidRPr="00CF7477" w:rsidRDefault="00CB4DD4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proofErr w:type="spellStart"/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CellMarker</w:t>
            </w:r>
            <w:proofErr w:type="spellEnd"/>
            <w:r w:rsidRPr="00CB4DD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2.0</w:t>
            </w:r>
          </w:p>
        </w:tc>
      </w:tr>
      <w:tr w:rsidR="00FD20A9" w:rsidRPr="00CF7477" w14:paraId="59D5E14A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45E296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4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129FDD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proofErr w:type="spellStart"/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vEndo</w:t>
            </w:r>
            <w:proofErr w:type="spellEnd"/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8B8F11" w14:textId="38D0222A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VWF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FLT1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EC14L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46FC5857" w14:textId="2162957F" w:rsidR="00FD20A9" w:rsidRPr="003F11E1" w:rsidRDefault="003F11E1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tMyw2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</w:fldData>
              </w:fldCha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aWE8L0F1dGhvcj48WWVhcj4yMDIzPC9ZZWFyPjxSZWNO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</w:fldData>
              </w:fldCha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3F11E1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1-3,6</w: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2C6AA223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30ABFF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5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4346DA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ast cell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0204B7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KIT,CPA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5F7BD36B" w14:textId="61063ED1" w:rsidR="00FD20A9" w:rsidRPr="003F11E1" w:rsidRDefault="003F11E1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UaWFuPC9BdXRob3I+PFllYXI+MjAyNTwvWWVhcj48UmVj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</w:fldData>
              </w:fldCha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UaWFuPC9BdXRob3I+PFllYXI+MjAyNTwvWWVhcj48UmVj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</w:fldData>
              </w:fldCha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3F11E1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2</w: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3B0C4DFF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DAF2A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6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9AE322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acrophag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083E42" w14:textId="77777777" w:rsidR="00FD20A9" w:rsidRPr="003F11E1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CD16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53493893" w14:textId="070656A1" w:rsidR="00FD20A9" w:rsidRPr="003F11E1" w:rsidRDefault="003F11E1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Jia&lt;/Author&gt;&lt;Year&gt;2023&lt;/Year&gt;&lt;RecNum&gt;6&lt;/RecNum&gt;&lt;DisplayText&gt;&lt;style face="superscript"&gt;1&lt;/style&gt;&lt;/DisplayText&gt;&lt;record&gt;&lt;rec-number&gt;6&lt;/rec-number&gt;&lt;foreign-keys&gt;&lt;key app="EN" db-id="0wt05za0wsptx7erdrn5ee522swaas9svva2" timestamp="1775498197"&gt;6&lt;/key&gt;&lt;/foreign-keys&gt;&lt;ref-type name="Journal Article"&gt;17&lt;/ref-type&gt;&lt;contributors&gt;&lt;authors&gt;&lt;author&gt;Jia, X.&lt;/author&gt;&lt;author&gt;Wu, J.&lt;/author&gt;&lt;author&gt;Chen, X.&lt;/author&gt;&lt;author&gt;Hou, S.&lt;/author&gt;&lt;author&gt;Li, Y.&lt;/author&gt;&lt;author&gt;Zhao, L.&lt;/author&gt;&lt;author&gt;Zhu, Y.&lt;/author&gt;&lt;author&gt;Li, Z.&lt;/author&gt;&lt;author&gt;Deng, C.&lt;/author&gt;&lt;author&gt;Su, W.&lt;/author&gt;&lt;author&gt;Zhuo, Y.&lt;/author&gt;&lt;/authors&gt;&lt;/contributors&gt;&lt;auth-address&gt;State Key Laboratory of Ophthalmology, Zhongshan Ophthalmic Center, Sun Yat-sen University, Guangdong Provincial Key Laboratory of Ophthalmology Visual Science, Guangzhou, Guangdong, China.&amp;#xD;The Affiliated Hospital of Guizhou Medical University, Guiyang, Guizhou, China.&amp;#xD;Beijing Tongren Eye Center, Beijing Tongren Hospital, Capital Medical University, Beijing, China.&amp;#xD;Beijing Ophthalmology &amp;amp; Visual Sciences Key Laboratory, Beijing, China.&lt;/auth-address&gt;&lt;titles&gt;&lt;title&gt;Cell atlas of trabecular meshwork in glaucomatous non-human primates and DEGs related to tissue contract based on single-cell transcriptomics&lt;/title&gt;&lt;secondary-title&gt;iScience&lt;/secondary-title&gt;&lt;/titles&gt;&lt;periodical&gt;&lt;full-title&gt;iScience&lt;/full-title&gt;&lt;/periodical&gt;&lt;pages&gt;108024&lt;/pages&gt;&lt;volume&gt;26&lt;/volume&gt;&lt;number&gt;11&lt;/number&gt;&lt;edition&gt;20230922&lt;/edition&gt;&lt;keywords&gt;&lt;keyword&gt;Optometry&lt;/keyword&gt;&lt;keyword&gt;Transcriptomics&lt;/keyword&gt;&lt;/keywords&gt;&lt;dates&gt;&lt;year&gt;2023&lt;/year&gt;&lt;pub-dates&gt;&lt;date&gt;Nov 17&lt;/date&gt;&lt;/pub-dates&gt;&lt;/dates&gt;&lt;isbn&gt;2589-0042&lt;/isbn&gt;&lt;accession-num&gt;37867950&lt;/accession-num&gt;&lt;urls&gt;&lt;/urls&gt;&lt;custom1&gt;The authors declare that they have no competing interests.&lt;/custom1&gt;&lt;custom2&gt;PMC10589847&lt;/custom2&gt;&lt;electronic-resource-num&gt;10.1016/j.isci.2023.108024&lt;/electronic-resource-num&gt;&lt;remote-database-provider&gt;NLM&lt;/remote-database-provider&gt;&lt;language&gt;eng&lt;/language&gt;&lt;/record&gt;&lt;/Cite&gt;&lt;/EndNote&gt;</w:instrTex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3F11E1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1</w: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FD20A9" w:rsidRPr="00CF7477" w14:paraId="7E83C05B" w14:textId="77777777" w:rsidTr="00866B64">
        <w:trPr>
          <w:trHeight w:val="315"/>
        </w:trPr>
        <w:tc>
          <w:tcPr>
            <w:tcW w:w="9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190D5F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7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22D844" w14:textId="77777777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T/NK cell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CF91FB" w14:textId="23BB81B9" w:rsidR="00FD20A9" w:rsidRPr="00CF7477" w:rsidRDefault="00FD20A9" w:rsidP="00FD20A9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IL7R,</w:t>
            </w:r>
            <w:r w:rsidR="00866B6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CF7477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ITK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0320059B" w14:textId="48123B63" w:rsidR="00FD20A9" w:rsidRPr="003F11E1" w:rsidRDefault="003F11E1" w:rsidP="00CF7477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Is
Nj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I1PC9ZZWFyPjxSZWNOdW0+MTU8L1JlY051bT48cmVjb3JkPjxyZWMtbnVt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</w:fldData>
              </w:fldCha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QYXRlbDwvQXV0aG9yPjxZZWFyPjIwMjA8L1llYXI+PFJl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</w:fldData>
              </w:fldCha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 w:rsidRPr="003F11E1"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2,6</w:t>
            </w:r>
            <w:r w:rsidRPr="003F11E1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</w:tbl>
    <w:p w14:paraId="64D3BCB8" w14:textId="6E614739" w:rsidR="00171689" w:rsidRPr="00CF7477" w:rsidRDefault="00FD20A9">
      <w:pPr>
        <w:rPr>
          <w:rFonts w:ascii="Arial" w:hAnsi="Arial" w:cs="Arial"/>
        </w:rPr>
      </w:pPr>
      <w:r w:rsidRPr="00CF7477">
        <w:rPr>
          <w:rFonts w:ascii="Arial" w:hAnsi="Arial" w:cs="Arial"/>
        </w:rPr>
        <w:t>Supplementary Table 4: Marker genes used for cell-type annotation</w:t>
      </w:r>
    </w:p>
    <w:p w14:paraId="09EE57AA" w14:textId="77777777" w:rsidR="00FD20A9" w:rsidRPr="00CF7477" w:rsidRDefault="00FD20A9" w:rsidP="00FD20A9">
      <w:pPr>
        <w:jc w:val="both"/>
        <w:rPr>
          <w:rFonts w:ascii="Arial" w:hAnsi="Arial" w:cs="Arial"/>
        </w:rPr>
      </w:pPr>
      <w:r w:rsidRPr="00CF7477">
        <w:rPr>
          <w:rFonts w:ascii="Arial" w:hAnsi="Arial" w:cs="Arial"/>
        </w:rPr>
        <w:t xml:space="preserve">Marker genes were curated from published single-cell, single-nucleus, and spatial transcriptomic studies of the </w:t>
      </w:r>
      <w:r w:rsidRPr="00CF7477">
        <w:rPr>
          <w:rFonts w:ascii="Arial" w:hAnsi="Arial" w:cs="Arial"/>
        </w:rPr>
        <w:t>AH</w:t>
      </w:r>
      <w:r w:rsidRPr="00CF7477">
        <w:rPr>
          <w:rFonts w:ascii="Arial" w:hAnsi="Arial" w:cs="Arial"/>
        </w:rPr>
        <w:t xml:space="preserve"> outflow pathway across human, mouse, and non-human primate dataset</w:t>
      </w:r>
      <w:r w:rsidRPr="00CF7477">
        <w:rPr>
          <w:rFonts w:ascii="Arial" w:hAnsi="Arial" w:cs="Arial"/>
        </w:rPr>
        <w:t>.</w:t>
      </w:r>
    </w:p>
    <w:p w14:paraId="4D80FD29" w14:textId="77777777" w:rsidR="00FD20A9" w:rsidRPr="00CF7477" w:rsidRDefault="00FD20A9" w:rsidP="00FD20A9">
      <w:pPr>
        <w:jc w:val="both"/>
        <w:rPr>
          <w:rFonts w:ascii="Arial" w:hAnsi="Arial" w:cs="Arial"/>
        </w:rPr>
      </w:pPr>
    </w:p>
    <w:p w14:paraId="7F21E1A7" w14:textId="77777777" w:rsidR="00CF7477" w:rsidRPr="00CF7477" w:rsidRDefault="00CF7477" w:rsidP="00FD20A9">
      <w:pPr>
        <w:jc w:val="both"/>
        <w:rPr>
          <w:rFonts w:ascii="Arial" w:hAnsi="Arial" w:cs="Arial"/>
        </w:rPr>
      </w:pPr>
    </w:p>
    <w:p w14:paraId="50E6B057" w14:textId="77777777" w:rsidR="00CF7477" w:rsidRPr="00CF7477" w:rsidRDefault="00CF7477" w:rsidP="00FD20A9">
      <w:pPr>
        <w:jc w:val="both"/>
        <w:rPr>
          <w:rFonts w:ascii="Arial" w:hAnsi="Arial" w:cs="Arial"/>
        </w:rPr>
      </w:pPr>
    </w:p>
    <w:p w14:paraId="6C9C821C" w14:textId="22803768" w:rsidR="00FD20A9" w:rsidRDefault="00FD20A9" w:rsidP="00FD20A9">
      <w:pPr>
        <w:jc w:val="both"/>
        <w:rPr>
          <w:rFonts w:ascii="Arial" w:hAnsi="Arial" w:cs="Arial"/>
        </w:rPr>
      </w:pPr>
    </w:p>
    <w:p w14:paraId="13C5F9C4" w14:textId="77777777" w:rsidR="00CF7477" w:rsidRDefault="00CF7477" w:rsidP="00FD20A9">
      <w:pPr>
        <w:jc w:val="both"/>
        <w:rPr>
          <w:rFonts w:ascii="Arial" w:hAnsi="Arial" w:cs="Arial"/>
        </w:rPr>
      </w:pPr>
    </w:p>
    <w:p w14:paraId="327FE06C" w14:textId="77777777" w:rsidR="00CF7477" w:rsidRDefault="00CF7477" w:rsidP="00FD20A9">
      <w:pPr>
        <w:jc w:val="both"/>
        <w:rPr>
          <w:rFonts w:ascii="Arial" w:hAnsi="Arial" w:cs="Arial"/>
        </w:rPr>
      </w:pPr>
    </w:p>
    <w:p w14:paraId="7037CC69" w14:textId="77777777" w:rsidR="00CF7477" w:rsidRDefault="00CF7477" w:rsidP="00FD20A9">
      <w:pPr>
        <w:jc w:val="both"/>
        <w:rPr>
          <w:rFonts w:ascii="Arial" w:hAnsi="Arial" w:cs="Arial"/>
        </w:rPr>
      </w:pPr>
    </w:p>
    <w:p w14:paraId="398D23B3" w14:textId="77777777" w:rsidR="00CF7477" w:rsidRDefault="00CF7477" w:rsidP="00FD20A9">
      <w:pPr>
        <w:jc w:val="both"/>
        <w:rPr>
          <w:rFonts w:ascii="Arial" w:hAnsi="Arial" w:cs="Arial"/>
        </w:rPr>
      </w:pPr>
    </w:p>
    <w:p w14:paraId="5CCCA18D" w14:textId="77777777" w:rsidR="00CF7477" w:rsidRDefault="00CF7477" w:rsidP="00FD20A9">
      <w:pPr>
        <w:jc w:val="both"/>
        <w:rPr>
          <w:rFonts w:ascii="Arial" w:hAnsi="Arial" w:cs="Arial"/>
        </w:rPr>
      </w:pPr>
    </w:p>
    <w:p w14:paraId="116D0143" w14:textId="77777777" w:rsidR="00CF7477" w:rsidRDefault="00CF7477" w:rsidP="00FD20A9">
      <w:pPr>
        <w:jc w:val="both"/>
        <w:rPr>
          <w:rFonts w:ascii="Arial" w:hAnsi="Arial" w:cs="Arial"/>
        </w:rPr>
      </w:pPr>
    </w:p>
    <w:p w14:paraId="3ACC8A38" w14:textId="77777777" w:rsidR="00CF7477" w:rsidRDefault="00CF7477" w:rsidP="00FD20A9">
      <w:pPr>
        <w:jc w:val="both"/>
        <w:rPr>
          <w:rFonts w:ascii="Arial" w:hAnsi="Arial" w:cs="Arial"/>
        </w:rPr>
      </w:pPr>
    </w:p>
    <w:p w14:paraId="38CD9B87" w14:textId="77777777" w:rsidR="00CF7477" w:rsidRDefault="00CF7477" w:rsidP="00FD20A9">
      <w:pPr>
        <w:jc w:val="both"/>
        <w:rPr>
          <w:rFonts w:ascii="Arial" w:hAnsi="Arial" w:cs="Arial"/>
        </w:rPr>
      </w:pPr>
    </w:p>
    <w:p w14:paraId="66794442" w14:textId="77777777" w:rsidR="00CF7477" w:rsidRDefault="00CF7477" w:rsidP="00FD20A9">
      <w:pPr>
        <w:jc w:val="both"/>
        <w:rPr>
          <w:rFonts w:ascii="Arial" w:hAnsi="Arial" w:cs="Arial"/>
        </w:rPr>
      </w:pPr>
    </w:p>
    <w:p w14:paraId="7FDECE8F" w14:textId="2393D8D6" w:rsidR="00CF7477" w:rsidRDefault="00CF7477" w:rsidP="00FD20A9">
      <w:pPr>
        <w:jc w:val="both"/>
        <w:rPr>
          <w:rFonts w:ascii="Arial" w:hAnsi="Arial" w:cs="Arial"/>
        </w:rPr>
      </w:pPr>
    </w:p>
    <w:p w14:paraId="29538D5E" w14:textId="77777777" w:rsidR="00866B64" w:rsidRDefault="00866B64" w:rsidP="00FD20A9">
      <w:pPr>
        <w:jc w:val="both"/>
        <w:rPr>
          <w:rFonts w:ascii="Arial" w:hAnsi="Arial" w:cs="Arial"/>
        </w:rPr>
      </w:pPr>
    </w:p>
    <w:p w14:paraId="29391A8E" w14:textId="4D0E99DA" w:rsidR="00CF7477" w:rsidRPr="003F11E1" w:rsidRDefault="00866B64" w:rsidP="00FD20A9">
      <w:pPr>
        <w:jc w:val="both"/>
        <w:rPr>
          <w:rFonts w:ascii="Arial" w:hAnsi="Arial" w:cs="Arial"/>
          <w:b/>
          <w:bCs/>
          <w:lang w:val="es-ES"/>
        </w:rPr>
      </w:pPr>
      <w:r w:rsidRPr="003F11E1">
        <w:rPr>
          <w:rFonts w:ascii="Arial" w:hAnsi="Arial" w:cs="Arial"/>
          <w:b/>
          <w:bCs/>
          <w:lang w:val="es-ES"/>
        </w:rPr>
        <w:t>References</w:t>
      </w:r>
    </w:p>
    <w:p w14:paraId="2E5DB4B2" w14:textId="77777777" w:rsidR="003F11E1" w:rsidRPr="003F11E1" w:rsidRDefault="003F11E1" w:rsidP="003F11E1">
      <w:pPr>
        <w:jc w:val="both"/>
        <w:rPr>
          <w:rFonts w:ascii="Arial" w:hAnsi="Arial" w:cs="Arial"/>
        </w:rPr>
      </w:pPr>
      <w:r w:rsidRPr="003F11E1">
        <w:rPr>
          <w:rFonts w:ascii="Arial" w:hAnsi="Arial" w:cs="Arial"/>
          <w:lang w:val="es-ES"/>
        </w:rPr>
        <w:t>1</w:t>
      </w:r>
      <w:r w:rsidRPr="003F11E1">
        <w:rPr>
          <w:rFonts w:ascii="Arial" w:hAnsi="Arial" w:cs="Arial"/>
          <w:lang w:val="es-ES"/>
        </w:rPr>
        <w:tab/>
        <w:t xml:space="preserve">Jia, X. et al. </w:t>
      </w:r>
      <w:r w:rsidRPr="003F11E1">
        <w:rPr>
          <w:rFonts w:ascii="Arial" w:hAnsi="Arial" w:cs="Arial"/>
        </w:rPr>
        <w:t xml:space="preserve">Cell atlas of trabecular meshwork in glaucomatous non-human primates and DEGs related to tissue contract based on </w:t>
      </w:r>
      <w:proofErr w:type="gramStart"/>
      <w:r w:rsidRPr="003F11E1">
        <w:rPr>
          <w:rFonts w:ascii="Arial" w:hAnsi="Arial" w:cs="Arial"/>
        </w:rPr>
        <w:t>single</w:t>
      </w:r>
      <w:proofErr w:type="gramEnd"/>
      <w:r w:rsidRPr="003F11E1">
        <w:rPr>
          <w:rFonts w:ascii="Arial" w:hAnsi="Arial" w:cs="Arial"/>
        </w:rPr>
        <w:t xml:space="preserve">-cell transcriptomics. </w:t>
      </w:r>
      <w:proofErr w:type="spellStart"/>
      <w:r w:rsidRPr="003F11E1">
        <w:rPr>
          <w:rFonts w:ascii="Arial" w:hAnsi="Arial" w:cs="Arial"/>
          <w:i/>
          <w:iCs/>
        </w:rPr>
        <w:t>iScience</w:t>
      </w:r>
      <w:proofErr w:type="spellEnd"/>
      <w:r w:rsidRPr="003F11E1">
        <w:rPr>
          <w:rFonts w:ascii="Arial" w:hAnsi="Arial" w:cs="Arial"/>
        </w:rPr>
        <w:t xml:space="preserve"> 26, 108024 (2023). https://doi.org/10.1016/j.isci.2023.108024</w:t>
      </w:r>
    </w:p>
    <w:p w14:paraId="5BE9CC88" w14:textId="77777777" w:rsidR="003F11E1" w:rsidRPr="003F11E1" w:rsidRDefault="003F11E1" w:rsidP="003F11E1">
      <w:pPr>
        <w:jc w:val="both"/>
        <w:rPr>
          <w:rFonts w:ascii="Arial" w:hAnsi="Arial" w:cs="Arial"/>
          <w:lang w:val="fr-FR"/>
        </w:rPr>
      </w:pPr>
      <w:r w:rsidRPr="003F11E1">
        <w:rPr>
          <w:rFonts w:ascii="Arial" w:hAnsi="Arial" w:cs="Arial"/>
        </w:rPr>
        <w:t>2</w:t>
      </w:r>
      <w:r w:rsidRPr="003F11E1">
        <w:rPr>
          <w:rFonts w:ascii="Arial" w:hAnsi="Arial" w:cs="Arial"/>
        </w:rPr>
        <w:tab/>
        <w:t xml:space="preserve">Tian, A. et al. Divergence in cellular markers observed in single-cell transcriptomics datasets between cultured primary trabecular meshwork cells and tissues. </w:t>
      </w:r>
      <w:proofErr w:type="spellStart"/>
      <w:r w:rsidRPr="003F11E1">
        <w:rPr>
          <w:rFonts w:ascii="Arial" w:hAnsi="Arial" w:cs="Arial"/>
          <w:i/>
          <w:iCs/>
          <w:lang w:val="fr-FR"/>
        </w:rPr>
        <w:t>Sci</w:t>
      </w:r>
      <w:proofErr w:type="spellEnd"/>
      <w:r w:rsidRPr="003F11E1">
        <w:rPr>
          <w:rFonts w:ascii="Arial" w:hAnsi="Arial" w:cs="Arial"/>
          <w:i/>
          <w:iCs/>
          <w:lang w:val="fr-FR"/>
        </w:rPr>
        <w:t xml:space="preserve"> Data</w:t>
      </w:r>
      <w:r w:rsidRPr="003F11E1">
        <w:rPr>
          <w:rFonts w:ascii="Arial" w:hAnsi="Arial" w:cs="Arial"/>
          <w:lang w:val="fr-FR"/>
        </w:rPr>
        <w:t xml:space="preserve"> 12, 264 (2025). https://doi.org/10.1038/s41597-025-04528-5</w:t>
      </w:r>
    </w:p>
    <w:p w14:paraId="33585C44" w14:textId="77777777" w:rsidR="003F11E1" w:rsidRPr="003F11E1" w:rsidRDefault="003F11E1" w:rsidP="003F11E1">
      <w:pPr>
        <w:jc w:val="both"/>
        <w:rPr>
          <w:rFonts w:ascii="Arial" w:hAnsi="Arial" w:cs="Arial"/>
        </w:rPr>
      </w:pPr>
      <w:r w:rsidRPr="003F11E1">
        <w:rPr>
          <w:rFonts w:ascii="Arial" w:hAnsi="Arial" w:cs="Arial"/>
          <w:lang w:val="fr-FR"/>
        </w:rPr>
        <w:t>3</w:t>
      </w:r>
      <w:r w:rsidRPr="003F11E1">
        <w:rPr>
          <w:rFonts w:ascii="Arial" w:hAnsi="Arial" w:cs="Arial"/>
          <w:lang w:val="fr-FR"/>
        </w:rPr>
        <w:tab/>
      </w:r>
      <w:proofErr w:type="gramStart"/>
      <w:r w:rsidRPr="003F11E1">
        <w:rPr>
          <w:rFonts w:ascii="Arial" w:hAnsi="Arial" w:cs="Arial"/>
          <w:lang w:val="fr-FR"/>
        </w:rPr>
        <w:t>van</w:t>
      </w:r>
      <w:proofErr w:type="gramEnd"/>
      <w:r w:rsidRPr="003F11E1">
        <w:rPr>
          <w:rFonts w:ascii="Arial" w:hAnsi="Arial" w:cs="Arial"/>
          <w:lang w:val="fr-FR"/>
        </w:rPr>
        <w:t xml:space="preserve"> </w:t>
      </w:r>
      <w:proofErr w:type="spellStart"/>
      <w:r w:rsidRPr="003F11E1">
        <w:rPr>
          <w:rFonts w:ascii="Arial" w:hAnsi="Arial" w:cs="Arial"/>
          <w:lang w:val="fr-FR"/>
        </w:rPr>
        <w:t>Zyl</w:t>
      </w:r>
      <w:proofErr w:type="spellEnd"/>
      <w:r w:rsidRPr="003F11E1">
        <w:rPr>
          <w:rFonts w:ascii="Arial" w:hAnsi="Arial" w:cs="Arial"/>
          <w:lang w:val="fr-FR"/>
        </w:rPr>
        <w:t xml:space="preserve">, T. et al. </w:t>
      </w:r>
      <w:r w:rsidRPr="003F11E1">
        <w:rPr>
          <w:rFonts w:ascii="Arial" w:hAnsi="Arial" w:cs="Arial"/>
        </w:rPr>
        <w:t xml:space="preserve">Cell atlas of aqueous humor outflow pathways in eyes of humans and four model species provides insight into glaucoma pathogenesis. </w:t>
      </w:r>
      <w:r w:rsidRPr="003F11E1">
        <w:rPr>
          <w:rFonts w:ascii="Arial" w:hAnsi="Arial" w:cs="Arial"/>
          <w:i/>
          <w:iCs/>
        </w:rPr>
        <w:t xml:space="preserve">Proc Natl Acad Sci </w:t>
      </w:r>
      <w:r w:rsidRPr="003F11E1">
        <w:rPr>
          <w:rFonts w:ascii="Arial" w:hAnsi="Arial" w:cs="Arial"/>
        </w:rPr>
        <w:t>U S A 117, 10339–10349 (2020). https://doi.org/10.1073/pnas.2001250117</w:t>
      </w:r>
    </w:p>
    <w:p w14:paraId="5FD874E4" w14:textId="77777777" w:rsidR="003F11E1" w:rsidRPr="003F11E1" w:rsidRDefault="003F11E1" w:rsidP="003F11E1">
      <w:pPr>
        <w:jc w:val="both"/>
        <w:rPr>
          <w:rFonts w:ascii="Arial" w:hAnsi="Arial" w:cs="Arial"/>
        </w:rPr>
      </w:pPr>
      <w:r w:rsidRPr="003F11E1">
        <w:rPr>
          <w:rFonts w:ascii="Arial" w:hAnsi="Arial" w:cs="Arial"/>
        </w:rPr>
        <w:lastRenderedPageBreak/>
        <w:t>4</w:t>
      </w:r>
      <w:r w:rsidRPr="003F11E1">
        <w:rPr>
          <w:rFonts w:ascii="Arial" w:hAnsi="Arial" w:cs="Arial"/>
        </w:rPr>
        <w:tab/>
        <w:t xml:space="preserve">Gonzalez, J. M., Jr., Heur, M. &amp; Tan, J. C. Two-photon immunofluorescence characterization of the trabecular meshwork in situ. </w:t>
      </w:r>
      <w:r w:rsidRPr="003F11E1">
        <w:rPr>
          <w:rFonts w:ascii="Arial" w:hAnsi="Arial" w:cs="Arial"/>
          <w:i/>
          <w:iCs/>
        </w:rPr>
        <w:t xml:space="preserve">Invest </w:t>
      </w:r>
      <w:proofErr w:type="spellStart"/>
      <w:r w:rsidRPr="003F11E1">
        <w:rPr>
          <w:rFonts w:ascii="Arial" w:hAnsi="Arial" w:cs="Arial"/>
          <w:i/>
          <w:iCs/>
        </w:rPr>
        <w:t>Ophthalmol</w:t>
      </w:r>
      <w:proofErr w:type="spellEnd"/>
      <w:r w:rsidRPr="003F11E1">
        <w:rPr>
          <w:rFonts w:ascii="Arial" w:hAnsi="Arial" w:cs="Arial"/>
          <w:i/>
          <w:iCs/>
        </w:rPr>
        <w:t xml:space="preserve"> Vis Sci</w:t>
      </w:r>
      <w:r w:rsidRPr="003F11E1">
        <w:rPr>
          <w:rFonts w:ascii="Arial" w:hAnsi="Arial" w:cs="Arial"/>
        </w:rPr>
        <w:t xml:space="preserve"> 53, 3395–3404 (2012). https://doi.org/10.1167/iovs.11-8570</w:t>
      </w:r>
    </w:p>
    <w:p w14:paraId="0E094704" w14:textId="77777777" w:rsidR="003F11E1" w:rsidRPr="003F11E1" w:rsidRDefault="003F11E1" w:rsidP="003F11E1">
      <w:pPr>
        <w:jc w:val="both"/>
        <w:rPr>
          <w:rFonts w:ascii="Arial" w:hAnsi="Arial" w:cs="Arial"/>
          <w:lang w:val="fr-FR"/>
        </w:rPr>
      </w:pPr>
      <w:r w:rsidRPr="003F11E1">
        <w:rPr>
          <w:rFonts w:ascii="Arial" w:hAnsi="Arial" w:cs="Arial"/>
        </w:rPr>
        <w:t>5</w:t>
      </w:r>
      <w:r w:rsidRPr="003F11E1">
        <w:rPr>
          <w:rFonts w:ascii="Arial" w:hAnsi="Arial" w:cs="Arial"/>
        </w:rPr>
        <w:tab/>
        <w:t xml:space="preserve">Ueda, J. &amp; Yue, B. Y. Distribution of myocilin and extracellular matrix components in the corneoscleral meshwork of human eyes. </w:t>
      </w:r>
      <w:r w:rsidRPr="003F11E1">
        <w:rPr>
          <w:rFonts w:ascii="Arial" w:hAnsi="Arial" w:cs="Arial"/>
          <w:i/>
          <w:iCs/>
          <w:lang w:val="fr-FR"/>
        </w:rPr>
        <w:t xml:space="preserve">Invest </w:t>
      </w:r>
      <w:proofErr w:type="spellStart"/>
      <w:r w:rsidRPr="003F11E1">
        <w:rPr>
          <w:rFonts w:ascii="Arial" w:hAnsi="Arial" w:cs="Arial"/>
          <w:i/>
          <w:iCs/>
          <w:lang w:val="fr-FR"/>
        </w:rPr>
        <w:t>Ophthalmol</w:t>
      </w:r>
      <w:proofErr w:type="spellEnd"/>
      <w:r w:rsidRPr="003F11E1">
        <w:rPr>
          <w:rFonts w:ascii="Arial" w:hAnsi="Arial" w:cs="Arial"/>
          <w:i/>
          <w:iCs/>
          <w:lang w:val="fr-FR"/>
        </w:rPr>
        <w:t xml:space="preserve"> Vis </w:t>
      </w:r>
      <w:proofErr w:type="spellStart"/>
      <w:r w:rsidRPr="003F11E1">
        <w:rPr>
          <w:rFonts w:ascii="Arial" w:hAnsi="Arial" w:cs="Arial"/>
          <w:i/>
          <w:iCs/>
          <w:lang w:val="fr-FR"/>
        </w:rPr>
        <w:t>Sci</w:t>
      </w:r>
      <w:proofErr w:type="spellEnd"/>
      <w:r w:rsidRPr="003F11E1">
        <w:rPr>
          <w:rFonts w:ascii="Arial" w:hAnsi="Arial" w:cs="Arial"/>
          <w:lang w:val="fr-FR"/>
        </w:rPr>
        <w:t xml:space="preserve"> 44, 4772–4779 (2003). https://doi.org/10.1167/iovs.02-1002</w:t>
      </w:r>
    </w:p>
    <w:p w14:paraId="14F6256B" w14:textId="77777777" w:rsidR="003F11E1" w:rsidRPr="003F11E1" w:rsidRDefault="003F11E1" w:rsidP="003F11E1">
      <w:pPr>
        <w:jc w:val="both"/>
        <w:rPr>
          <w:rFonts w:ascii="Arial" w:hAnsi="Arial" w:cs="Arial"/>
        </w:rPr>
      </w:pPr>
      <w:r w:rsidRPr="003F11E1">
        <w:rPr>
          <w:rFonts w:ascii="Arial" w:hAnsi="Arial" w:cs="Arial"/>
          <w:lang w:val="fr-FR"/>
        </w:rPr>
        <w:t>6</w:t>
      </w:r>
      <w:r w:rsidRPr="003F11E1">
        <w:rPr>
          <w:rFonts w:ascii="Arial" w:hAnsi="Arial" w:cs="Arial"/>
          <w:lang w:val="fr-FR"/>
        </w:rPr>
        <w:tab/>
        <w:t xml:space="preserve">Patel, G. et al. </w:t>
      </w:r>
      <w:r w:rsidRPr="003F11E1">
        <w:rPr>
          <w:rFonts w:ascii="Arial" w:hAnsi="Arial" w:cs="Arial"/>
        </w:rPr>
        <w:t xml:space="preserve">Molecular taxonomy of human ocular outflow tissues defined by single-cell transcriptomics. </w:t>
      </w:r>
      <w:r w:rsidRPr="003F11E1">
        <w:rPr>
          <w:rFonts w:ascii="Arial" w:hAnsi="Arial" w:cs="Arial"/>
          <w:i/>
          <w:iCs/>
        </w:rPr>
        <w:t>Proc Natl Acad Sci U S A</w:t>
      </w:r>
      <w:r w:rsidRPr="003F11E1">
        <w:rPr>
          <w:rFonts w:ascii="Arial" w:hAnsi="Arial" w:cs="Arial"/>
        </w:rPr>
        <w:t xml:space="preserve"> 117, 12856–12867 (2020). https://doi.org/10.1073/pnas.2001896117</w:t>
      </w:r>
    </w:p>
    <w:p w14:paraId="42063FDB" w14:textId="77777777" w:rsidR="003F11E1" w:rsidRPr="003F11E1" w:rsidRDefault="003F11E1" w:rsidP="003F11E1">
      <w:pPr>
        <w:jc w:val="both"/>
        <w:rPr>
          <w:rFonts w:ascii="Arial" w:hAnsi="Arial" w:cs="Arial"/>
          <w:lang w:val="fr-FR"/>
        </w:rPr>
      </w:pPr>
      <w:r w:rsidRPr="003F11E1">
        <w:rPr>
          <w:rFonts w:ascii="Arial" w:hAnsi="Arial" w:cs="Arial"/>
        </w:rPr>
        <w:t>7</w:t>
      </w:r>
      <w:r w:rsidRPr="003F11E1">
        <w:rPr>
          <w:rFonts w:ascii="Arial" w:hAnsi="Arial" w:cs="Arial"/>
        </w:rPr>
        <w:tab/>
        <w:t xml:space="preserve">Tian, B., </w:t>
      </w:r>
      <w:proofErr w:type="spellStart"/>
      <w:r w:rsidRPr="003F11E1">
        <w:rPr>
          <w:rFonts w:ascii="Arial" w:hAnsi="Arial" w:cs="Arial"/>
        </w:rPr>
        <w:t>Gabelt</w:t>
      </w:r>
      <w:proofErr w:type="spellEnd"/>
      <w:r w:rsidRPr="003F11E1">
        <w:rPr>
          <w:rFonts w:ascii="Arial" w:hAnsi="Arial" w:cs="Arial"/>
        </w:rPr>
        <w:t xml:space="preserve">, B. T., Geiger, B. &amp; Kaufman, P. L. The role of the actomyosin system in regulating trabecular fluid outflow. </w:t>
      </w:r>
      <w:proofErr w:type="spellStart"/>
      <w:r w:rsidRPr="003F11E1">
        <w:rPr>
          <w:rFonts w:ascii="Arial" w:hAnsi="Arial" w:cs="Arial"/>
          <w:i/>
          <w:iCs/>
          <w:lang w:val="fr-FR"/>
        </w:rPr>
        <w:t>Exp</w:t>
      </w:r>
      <w:proofErr w:type="spellEnd"/>
      <w:r w:rsidRPr="003F11E1">
        <w:rPr>
          <w:rFonts w:ascii="Arial" w:hAnsi="Arial" w:cs="Arial"/>
          <w:i/>
          <w:iCs/>
          <w:lang w:val="fr-FR"/>
        </w:rPr>
        <w:t xml:space="preserve"> Eye </w:t>
      </w:r>
      <w:proofErr w:type="spellStart"/>
      <w:r w:rsidRPr="003F11E1">
        <w:rPr>
          <w:rFonts w:ascii="Arial" w:hAnsi="Arial" w:cs="Arial"/>
          <w:i/>
          <w:iCs/>
          <w:lang w:val="fr-FR"/>
        </w:rPr>
        <w:t>Res</w:t>
      </w:r>
      <w:proofErr w:type="spellEnd"/>
      <w:r w:rsidRPr="003F11E1">
        <w:rPr>
          <w:rFonts w:ascii="Arial" w:hAnsi="Arial" w:cs="Arial"/>
          <w:lang w:val="fr-FR"/>
        </w:rPr>
        <w:t xml:space="preserve"> 88, 713–717 (2009). https://doi.org/10.1016/j.exer.2008.08.008</w:t>
      </w:r>
    </w:p>
    <w:p w14:paraId="04CC8110" w14:textId="77777777" w:rsidR="003F11E1" w:rsidRPr="003F11E1" w:rsidRDefault="003F11E1" w:rsidP="003F11E1">
      <w:pPr>
        <w:jc w:val="both"/>
        <w:rPr>
          <w:rFonts w:ascii="Arial" w:hAnsi="Arial" w:cs="Arial"/>
          <w:lang w:val="es-ES"/>
        </w:rPr>
      </w:pPr>
      <w:r w:rsidRPr="003F11E1">
        <w:rPr>
          <w:rFonts w:ascii="Arial" w:hAnsi="Arial" w:cs="Arial"/>
          <w:lang w:val="fr-FR"/>
        </w:rPr>
        <w:t>8</w:t>
      </w:r>
      <w:r w:rsidRPr="003F11E1">
        <w:rPr>
          <w:rFonts w:ascii="Arial" w:hAnsi="Arial" w:cs="Arial"/>
          <w:lang w:val="fr-FR"/>
        </w:rPr>
        <w:tab/>
      </w:r>
      <w:proofErr w:type="gramStart"/>
      <w:r w:rsidRPr="003F11E1">
        <w:rPr>
          <w:rFonts w:ascii="Arial" w:hAnsi="Arial" w:cs="Arial"/>
          <w:lang w:val="fr-FR"/>
        </w:rPr>
        <w:t>van</w:t>
      </w:r>
      <w:proofErr w:type="gramEnd"/>
      <w:r w:rsidRPr="003F11E1">
        <w:rPr>
          <w:rFonts w:ascii="Arial" w:hAnsi="Arial" w:cs="Arial"/>
          <w:lang w:val="fr-FR"/>
        </w:rPr>
        <w:t xml:space="preserve"> </w:t>
      </w:r>
      <w:proofErr w:type="spellStart"/>
      <w:r w:rsidRPr="003F11E1">
        <w:rPr>
          <w:rFonts w:ascii="Arial" w:hAnsi="Arial" w:cs="Arial"/>
          <w:lang w:val="fr-FR"/>
        </w:rPr>
        <w:t>Zyl</w:t>
      </w:r>
      <w:proofErr w:type="spellEnd"/>
      <w:r w:rsidRPr="003F11E1">
        <w:rPr>
          <w:rFonts w:ascii="Arial" w:hAnsi="Arial" w:cs="Arial"/>
          <w:lang w:val="fr-FR"/>
        </w:rPr>
        <w:t xml:space="preserve">, T. et al. </w:t>
      </w:r>
      <w:r w:rsidRPr="003F11E1">
        <w:rPr>
          <w:rFonts w:ascii="Arial" w:hAnsi="Arial" w:cs="Arial"/>
        </w:rPr>
        <w:t xml:space="preserve">Cell atlas of the human ocular anterior segment: Tissue-specific and shared cell types. </w:t>
      </w:r>
      <w:proofErr w:type="spellStart"/>
      <w:r w:rsidRPr="003F11E1">
        <w:rPr>
          <w:rFonts w:ascii="Arial" w:hAnsi="Arial" w:cs="Arial"/>
          <w:i/>
          <w:iCs/>
          <w:lang w:val="es-ES"/>
        </w:rPr>
        <w:t>Proc</w:t>
      </w:r>
      <w:proofErr w:type="spellEnd"/>
      <w:r w:rsidRPr="003F11E1">
        <w:rPr>
          <w:rFonts w:ascii="Arial" w:hAnsi="Arial" w:cs="Arial"/>
          <w:i/>
          <w:iCs/>
          <w:lang w:val="es-ES"/>
        </w:rPr>
        <w:t xml:space="preserve"> </w:t>
      </w:r>
      <w:proofErr w:type="spellStart"/>
      <w:r w:rsidRPr="003F11E1">
        <w:rPr>
          <w:rFonts w:ascii="Arial" w:hAnsi="Arial" w:cs="Arial"/>
          <w:i/>
          <w:iCs/>
          <w:lang w:val="es-ES"/>
        </w:rPr>
        <w:t>Natl</w:t>
      </w:r>
      <w:proofErr w:type="spellEnd"/>
      <w:r w:rsidRPr="003F11E1">
        <w:rPr>
          <w:rFonts w:ascii="Arial" w:hAnsi="Arial" w:cs="Arial"/>
          <w:i/>
          <w:iCs/>
          <w:lang w:val="es-ES"/>
        </w:rPr>
        <w:t xml:space="preserve"> Acad </w:t>
      </w:r>
      <w:proofErr w:type="spellStart"/>
      <w:r w:rsidRPr="003F11E1">
        <w:rPr>
          <w:rFonts w:ascii="Arial" w:hAnsi="Arial" w:cs="Arial"/>
          <w:i/>
          <w:iCs/>
          <w:lang w:val="es-ES"/>
        </w:rPr>
        <w:t>Sci</w:t>
      </w:r>
      <w:proofErr w:type="spellEnd"/>
      <w:r w:rsidRPr="003F11E1">
        <w:rPr>
          <w:rFonts w:ascii="Arial" w:hAnsi="Arial" w:cs="Arial"/>
          <w:i/>
          <w:iCs/>
          <w:lang w:val="es-ES"/>
        </w:rPr>
        <w:t xml:space="preserve"> U S A</w:t>
      </w:r>
      <w:r w:rsidRPr="003F11E1">
        <w:rPr>
          <w:rFonts w:ascii="Arial" w:hAnsi="Arial" w:cs="Arial"/>
          <w:lang w:val="es-ES"/>
        </w:rPr>
        <w:t xml:space="preserve"> 119, e2200914119 (2022). https://doi.org/10.1073/pnas.2200914119</w:t>
      </w:r>
    </w:p>
    <w:p w14:paraId="2EB6086C" w14:textId="77777777" w:rsidR="003F11E1" w:rsidRDefault="003F11E1" w:rsidP="00FD20A9">
      <w:pPr>
        <w:jc w:val="both"/>
        <w:rPr>
          <w:rFonts w:ascii="Arial" w:hAnsi="Arial" w:cs="Arial"/>
          <w:lang w:val="es-ES"/>
        </w:rPr>
      </w:pPr>
    </w:p>
    <w:p w14:paraId="4C89DA4A" w14:textId="77777777" w:rsidR="003F11E1" w:rsidRDefault="003F11E1" w:rsidP="00FD20A9">
      <w:pPr>
        <w:jc w:val="both"/>
        <w:rPr>
          <w:rFonts w:ascii="Arial" w:hAnsi="Arial" w:cs="Arial"/>
          <w:lang w:val="es-ES"/>
        </w:rPr>
      </w:pPr>
    </w:p>
    <w:p w14:paraId="5E6A4216" w14:textId="0F2B7D63" w:rsidR="003F11E1" w:rsidRPr="003F11E1" w:rsidRDefault="003F11E1" w:rsidP="003F11E1">
      <w:pPr>
        <w:pStyle w:val="EndNoteBibliography"/>
        <w:framePr w:wrap="around"/>
        <w:spacing w:after="0"/>
        <w:ind w:left="720" w:hanging="720"/>
      </w:pPr>
      <w:r>
        <w:rPr>
          <w:rFonts w:ascii="Arial" w:hAnsi="Arial" w:cs="Arial"/>
          <w:lang w:val="es-ES"/>
        </w:rPr>
        <w:lastRenderedPageBreak/>
        <w:fldChar w:fldCharType="begin"/>
      </w:r>
      <w:r>
        <w:rPr>
          <w:rFonts w:ascii="Arial" w:hAnsi="Arial" w:cs="Arial"/>
          <w:lang w:val="es-ES"/>
        </w:rPr>
        <w:instrText xml:space="preserve"> ADDIN EN.REFLIST </w:instrText>
      </w:r>
      <w:r>
        <w:rPr>
          <w:rFonts w:ascii="Arial" w:hAnsi="Arial" w:cs="Arial"/>
          <w:lang w:val="es-ES"/>
        </w:rPr>
        <w:fldChar w:fldCharType="separate"/>
      </w:r>
      <w:r w:rsidRPr="003F11E1">
        <w:t>1</w:t>
      </w:r>
      <w:r w:rsidRPr="003F11E1">
        <w:tab/>
        <w:t>Jia, X.</w:t>
      </w:r>
      <w:r w:rsidRPr="003F11E1">
        <w:rPr>
          <w:i/>
        </w:rPr>
        <w:t xml:space="preserve"> et al.</w:t>
      </w:r>
      <w:r w:rsidRPr="003F11E1">
        <w:t xml:space="preserve"> Cell atlas of trabecular meshwork in glaucomatous non-human primates and DEGs related to tissue contract based on single-cell transcriptomics. </w:t>
      </w:r>
      <w:r w:rsidRPr="003F11E1">
        <w:rPr>
          <w:i/>
        </w:rPr>
        <w:t>iScience</w:t>
      </w:r>
      <w:r w:rsidRPr="003F11E1">
        <w:t xml:space="preserve"> </w:t>
      </w:r>
      <w:r w:rsidRPr="003F11E1">
        <w:rPr>
          <w:b/>
        </w:rPr>
        <w:t>26</w:t>
      </w:r>
      <w:r w:rsidRPr="003F11E1">
        <w:t xml:space="preserve">, 108024 (2023). </w:t>
      </w:r>
      <w:hyperlink r:id="rId4" w:history="1">
        <w:r w:rsidRPr="003F11E1">
          <w:rPr>
            <w:rStyle w:val="Hyperlink"/>
          </w:rPr>
          <w:t>https://doi.org/10.1016/j.isci.2023.108024</w:t>
        </w:r>
      </w:hyperlink>
    </w:p>
    <w:p w14:paraId="4D01863F" w14:textId="0714BFF1" w:rsidR="003F11E1" w:rsidRPr="003F11E1" w:rsidRDefault="003F11E1" w:rsidP="003F11E1">
      <w:pPr>
        <w:pStyle w:val="EndNoteBibliography"/>
        <w:framePr w:wrap="around"/>
        <w:spacing w:after="0"/>
        <w:ind w:left="720" w:hanging="720"/>
      </w:pPr>
      <w:r w:rsidRPr="003F11E1">
        <w:t>2</w:t>
      </w:r>
      <w:r w:rsidRPr="003F11E1">
        <w:tab/>
        <w:t>Tian, A.</w:t>
      </w:r>
      <w:r w:rsidRPr="003F11E1">
        <w:rPr>
          <w:i/>
        </w:rPr>
        <w:t xml:space="preserve"> et al.</w:t>
      </w:r>
      <w:r w:rsidRPr="003F11E1">
        <w:t xml:space="preserve"> Divergence in cellular markers observed in single-cell transcriptomics datasets between cultured primary trabecular meshwork cells and tissues. </w:t>
      </w:r>
      <w:r w:rsidRPr="003F11E1">
        <w:rPr>
          <w:i/>
        </w:rPr>
        <w:t>Sci Data</w:t>
      </w:r>
      <w:r w:rsidRPr="003F11E1">
        <w:t xml:space="preserve"> </w:t>
      </w:r>
      <w:r w:rsidRPr="003F11E1">
        <w:rPr>
          <w:b/>
        </w:rPr>
        <w:t>12</w:t>
      </w:r>
      <w:r w:rsidRPr="003F11E1">
        <w:t xml:space="preserve">, 264 (2025). </w:t>
      </w:r>
      <w:hyperlink r:id="rId5" w:history="1">
        <w:r w:rsidRPr="003F11E1">
          <w:rPr>
            <w:rStyle w:val="Hyperlink"/>
          </w:rPr>
          <w:t>https://doi.org/10.1038/s41597-025-04528-5</w:t>
        </w:r>
      </w:hyperlink>
    </w:p>
    <w:p w14:paraId="7AC21E7B" w14:textId="57F1C36C" w:rsidR="003F11E1" w:rsidRPr="003F11E1" w:rsidRDefault="003F11E1" w:rsidP="003F11E1">
      <w:pPr>
        <w:pStyle w:val="EndNoteBibliography"/>
        <w:framePr w:wrap="around"/>
        <w:spacing w:after="0"/>
        <w:ind w:left="720" w:hanging="720"/>
      </w:pPr>
      <w:r w:rsidRPr="003F11E1">
        <w:t>3</w:t>
      </w:r>
      <w:r w:rsidRPr="003F11E1">
        <w:tab/>
        <w:t>van Zyl, T.</w:t>
      </w:r>
      <w:r w:rsidRPr="003F11E1">
        <w:rPr>
          <w:i/>
        </w:rPr>
        <w:t xml:space="preserve"> et al.</w:t>
      </w:r>
      <w:r w:rsidRPr="003F11E1">
        <w:t xml:space="preserve"> Cell atlas of aqueous humor outflow pathways in eyes of humans and four model species provides insight into glaucoma pathogenesis. </w:t>
      </w:r>
      <w:r w:rsidRPr="003F11E1">
        <w:rPr>
          <w:i/>
        </w:rPr>
        <w:t>Proc Natl Acad Sci U S A</w:t>
      </w:r>
      <w:r w:rsidRPr="003F11E1">
        <w:t xml:space="preserve"> </w:t>
      </w:r>
      <w:r w:rsidRPr="003F11E1">
        <w:rPr>
          <w:b/>
        </w:rPr>
        <w:t>117</w:t>
      </w:r>
      <w:r w:rsidRPr="003F11E1">
        <w:t xml:space="preserve">, 10339–10349 (2020). </w:t>
      </w:r>
      <w:hyperlink r:id="rId6" w:history="1">
        <w:r w:rsidRPr="003F11E1">
          <w:rPr>
            <w:rStyle w:val="Hyperlink"/>
          </w:rPr>
          <w:t>https://doi.org/10.1073/pnas.2001250117</w:t>
        </w:r>
      </w:hyperlink>
    </w:p>
    <w:p w14:paraId="14D3E8D2" w14:textId="4728C04A" w:rsidR="003F11E1" w:rsidRPr="003F11E1" w:rsidRDefault="003F11E1" w:rsidP="003F11E1">
      <w:pPr>
        <w:pStyle w:val="EndNoteBibliography"/>
        <w:framePr w:wrap="around"/>
        <w:spacing w:after="0"/>
        <w:ind w:left="720" w:hanging="720"/>
      </w:pPr>
      <w:r w:rsidRPr="003F11E1">
        <w:t>4</w:t>
      </w:r>
      <w:r w:rsidRPr="003F11E1">
        <w:tab/>
        <w:t xml:space="preserve">Gonzalez, J. M., Jr., Heur, M. &amp; Tan, J. C. Two-photon immunofluorescence characterization of the trabecular meshwork in situ. </w:t>
      </w:r>
      <w:r w:rsidRPr="003F11E1">
        <w:rPr>
          <w:i/>
        </w:rPr>
        <w:t>Invest Ophthalmol Vis Sci</w:t>
      </w:r>
      <w:r w:rsidRPr="003F11E1">
        <w:t xml:space="preserve"> </w:t>
      </w:r>
      <w:r w:rsidRPr="003F11E1">
        <w:rPr>
          <w:b/>
        </w:rPr>
        <w:t>53</w:t>
      </w:r>
      <w:r w:rsidRPr="003F11E1">
        <w:t xml:space="preserve">, 3395–3404 (2012). </w:t>
      </w:r>
      <w:hyperlink r:id="rId7" w:history="1">
        <w:r w:rsidRPr="003F11E1">
          <w:rPr>
            <w:rStyle w:val="Hyperlink"/>
          </w:rPr>
          <w:t>https://doi.org/10.1167/iovs.11-8570</w:t>
        </w:r>
      </w:hyperlink>
    </w:p>
    <w:p w14:paraId="07C14AF6" w14:textId="7C9AD6ED" w:rsidR="003F11E1" w:rsidRPr="003F11E1" w:rsidRDefault="003F11E1" w:rsidP="003F11E1">
      <w:pPr>
        <w:pStyle w:val="EndNoteBibliography"/>
        <w:framePr w:wrap="around"/>
        <w:spacing w:after="0"/>
        <w:ind w:left="720" w:hanging="720"/>
      </w:pPr>
      <w:r w:rsidRPr="003F11E1">
        <w:t>5</w:t>
      </w:r>
      <w:r w:rsidRPr="003F11E1">
        <w:tab/>
        <w:t xml:space="preserve">Ueda, J. &amp; Yue, B. Y. Distribution of myocilin and extracellular matrix components in the corneoscleral meshwork of human eyes. </w:t>
      </w:r>
      <w:r w:rsidRPr="003F11E1">
        <w:rPr>
          <w:i/>
        </w:rPr>
        <w:t>Invest Ophthalmol Vis Sci</w:t>
      </w:r>
      <w:r w:rsidRPr="003F11E1">
        <w:t xml:space="preserve"> </w:t>
      </w:r>
      <w:r w:rsidRPr="003F11E1">
        <w:rPr>
          <w:b/>
        </w:rPr>
        <w:t>44</w:t>
      </w:r>
      <w:r w:rsidRPr="003F11E1">
        <w:t xml:space="preserve">, 4772–4779 (2003). </w:t>
      </w:r>
      <w:hyperlink r:id="rId8" w:history="1">
        <w:r w:rsidRPr="003F11E1">
          <w:rPr>
            <w:rStyle w:val="Hyperlink"/>
          </w:rPr>
          <w:t>https://doi.org/10.1167/iovs.02-1002</w:t>
        </w:r>
      </w:hyperlink>
    </w:p>
    <w:p w14:paraId="48C96F42" w14:textId="52F79A3C" w:rsidR="003F11E1" w:rsidRPr="003F11E1" w:rsidRDefault="003F11E1" w:rsidP="003F11E1">
      <w:pPr>
        <w:pStyle w:val="EndNoteBibliography"/>
        <w:framePr w:wrap="around"/>
        <w:spacing w:after="0"/>
        <w:ind w:left="720" w:hanging="720"/>
      </w:pPr>
      <w:r w:rsidRPr="003F11E1">
        <w:t>6</w:t>
      </w:r>
      <w:r w:rsidRPr="003F11E1">
        <w:tab/>
        <w:t>Patel, G.</w:t>
      </w:r>
      <w:r w:rsidRPr="003F11E1">
        <w:rPr>
          <w:i/>
        </w:rPr>
        <w:t xml:space="preserve"> et al.</w:t>
      </w:r>
      <w:r w:rsidRPr="003F11E1">
        <w:t xml:space="preserve"> Molecular taxonomy of human ocular outflow tissues defined by single-cell transcriptomics. </w:t>
      </w:r>
      <w:r w:rsidRPr="003F11E1">
        <w:rPr>
          <w:i/>
        </w:rPr>
        <w:t>Proc Natl Acad Sci U S A</w:t>
      </w:r>
      <w:r w:rsidRPr="003F11E1">
        <w:t xml:space="preserve"> </w:t>
      </w:r>
      <w:r w:rsidRPr="003F11E1">
        <w:rPr>
          <w:b/>
        </w:rPr>
        <w:t>117</w:t>
      </w:r>
      <w:r w:rsidRPr="003F11E1">
        <w:t xml:space="preserve">, 12856–12867 (2020). </w:t>
      </w:r>
      <w:hyperlink r:id="rId9" w:history="1">
        <w:r w:rsidRPr="003F11E1">
          <w:rPr>
            <w:rStyle w:val="Hyperlink"/>
          </w:rPr>
          <w:t>https://doi.org/10.1073/pnas.2001896117</w:t>
        </w:r>
      </w:hyperlink>
    </w:p>
    <w:p w14:paraId="58EC9AE6" w14:textId="6B8FD684" w:rsidR="003F11E1" w:rsidRPr="003F11E1" w:rsidRDefault="003F11E1" w:rsidP="003F11E1">
      <w:pPr>
        <w:pStyle w:val="EndNoteBibliography"/>
        <w:framePr w:wrap="around"/>
        <w:spacing w:after="0"/>
        <w:ind w:left="720" w:hanging="720"/>
      </w:pPr>
      <w:r w:rsidRPr="003F11E1">
        <w:t>7</w:t>
      </w:r>
      <w:r w:rsidRPr="003F11E1">
        <w:tab/>
        <w:t xml:space="preserve">Tian, B., Gabelt, B. T., Geiger, B. &amp; Kaufman, P. L. The role of the actomyosin system in regulating trabecular fluid outflow. </w:t>
      </w:r>
      <w:r w:rsidRPr="003F11E1">
        <w:rPr>
          <w:i/>
        </w:rPr>
        <w:t>Exp Eye Res</w:t>
      </w:r>
      <w:r w:rsidRPr="003F11E1">
        <w:t xml:space="preserve"> </w:t>
      </w:r>
      <w:r w:rsidRPr="003F11E1">
        <w:rPr>
          <w:b/>
        </w:rPr>
        <w:t>88</w:t>
      </w:r>
      <w:r w:rsidRPr="003F11E1">
        <w:t xml:space="preserve">, 713–717 (2009). </w:t>
      </w:r>
      <w:hyperlink r:id="rId10" w:history="1">
        <w:r w:rsidRPr="003F11E1">
          <w:rPr>
            <w:rStyle w:val="Hyperlink"/>
          </w:rPr>
          <w:t>https://doi.org/10.1016/j.exer.2008.08.008</w:t>
        </w:r>
      </w:hyperlink>
    </w:p>
    <w:p w14:paraId="65DD95F7" w14:textId="52782594" w:rsidR="003F11E1" w:rsidRPr="003F11E1" w:rsidRDefault="003F11E1" w:rsidP="003F11E1">
      <w:pPr>
        <w:pStyle w:val="EndNoteBibliography"/>
        <w:framePr w:wrap="around"/>
        <w:ind w:left="720" w:hanging="720"/>
      </w:pPr>
      <w:r w:rsidRPr="003F11E1">
        <w:t>8</w:t>
      </w:r>
      <w:r w:rsidRPr="003F11E1">
        <w:tab/>
        <w:t>van Zyl, T.</w:t>
      </w:r>
      <w:r w:rsidRPr="003F11E1">
        <w:rPr>
          <w:i/>
        </w:rPr>
        <w:t xml:space="preserve"> et al.</w:t>
      </w:r>
      <w:r w:rsidRPr="003F11E1">
        <w:t xml:space="preserve"> Cell atlas of the human ocular anterior segment: Tissue-specific and shared cell types. </w:t>
      </w:r>
      <w:r w:rsidRPr="003F11E1">
        <w:rPr>
          <w:i/>
        </w:rPr>
        <w:t>Proc Natl Acad Sci U S A</w:t>
      </w:r>
      <w:r w:rsidRPr="003F11E1">
        <w:t xml:space="preserve"> </w:t>
      </w:r>
      <w:r w:rsidRPr="003F11E1">
        <w:rPr>
          <w:b/>
        </w:rPr>
        <w:t>119</w:t>
      </w:r>
      <w:r w:rsidRPr="003F11E1">
        <w:t xml:space="preserve">, e2200914119 (2022). </w:t>
      </w:r>
      <w:hyperlink r:id="rId11" w:history="1">
        <w:r w:rsidRPr="003F11E1">
          <w:rPr>
            <w:rStyle w:val="Hyperlink"/>
          </w:rPr>
          <w:t>https://doi.org/10.1073/pnas.2200914119</w:t>
        </w:r>
      </w:hyperlink>
    </w:p>
    <w:p w14:paraId="0FF11EAC" w14:textId="07FF3D41" w:rsidR="00CF7477" w:rsidRPr="003F11E1" w:rsidRDefault="003F11E1" w:rsidP="00FD20A9">
      <w:pPr>
        <w:jc w:val="both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fldChar w:fldCharType="end"/>
      </w:r>
    </w:p>
    <w:sectPr w:rsidR="00CF7477" w:rsidRPr="003F11E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t05za0wsptx7erdrn5ee522swaas9svva2&quot;&gt;snRNA human TM MS&lt;record-ids&gt;&lt;item&gt;6&lt;/item&gt;&lt;item&gt;14&lt;/item&gt;&lt;item&gt;15&lt;/item&gt;&lt;item&gt;16&lt;/item&gt;&lt;item&gt;17&lt;/item&gt;&lt;item&gt;78&lt;/item&gt;&lt;item&gt;130&lt;/item&gt;&lt;item&gt;131&lt;/item&gt;&lt;/record-ids&gt;&lt;/item&gt;&lt;/Libraries&gt;"/>
  </w:docVars>
  <w:rsids>
    <w:rsidRoot w:val="00FD20A9"/>
    <w:rsid w:val="00171689"/>
    <w:rsid w:val="003F11E1"/>
    <w:rsid w:val="005368F7"/>
    <w:rsid w:val="00866B64"/>
    <w:rsid w:val="00886376"/>
    <w:rsid w:val="00CB4DD4"/>
    <w:rsid w:val="00CF7477"/>
    <w:rsid w:val="00E46DF9"/>
    <w:rsid w:val="00FD20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CA86F2"/>
  <w15:chartTrackingRefBased/>
  <w15:docId w15:val="{BFDFFA71-FC94-4479-A027-EC317CC800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D20A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D20A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D20A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D20A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D20A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D20A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D20A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D20A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D20A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D20A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D20A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D20A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D20A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D20A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D20A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D20A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D20A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D20A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D20A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D20A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D20A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D20A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D20A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D20A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D20A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D20A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D20A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D20A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D20A9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FD20A9"/>
    <w:pPr>
      <w:framePr w:hSpace="180" w:wrap="around" w:vAnchor="page" w:hAnchor="margin" w:y="3517"/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20A9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FD20A9"/>
    <w:pPr>
      <w:framePr w:hSpace="180" w:wrap="around" w:vAnchor="page" w:hAnchor="margin" w:y="3517"/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D20A9"/>
    <w:rPr>
      <w:rFonts w:ascii="Aptos" w:hAnsi="Aptos"/>
      <w:noProof/>
    </w:rPr>
  </w:style>
  <w:style w:type="character" w:styleId="Hyperlink">
    <w:name w:val="Hyperlink"/>
    <w:basedOn w:val="DefaultParagraphFont"/>
    <w:uiPriority w:val="99"/>
    <w:unhideWhenUsed/>
    <w:rsid w:val="00FD20A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D20A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67/iovs.02-1002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doi.org/10.1167/iovs.11-8570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73/pnas.2001250117" TargetMode="External"/><Relationship Id="rId11" Type="http://schemas.openxmlformats.org/officeDocument/2006/relationships/hyperlink" Target="https://doi.org/10.1073/pnas.2200914119" TargetMode="External"/><Relationship Id="rId5" Type="http://schemas.openxmlformats.org/officeDocument/2006/relationships/hyperlink" Target="https://doi.org/10.1038/s41597-025-04528-5" TargetMode="External"/><Relationship Id="rId10" Type="http://schemas.openxmlformats.org/officeDocument/2006/relationships/hyperlink" Target="https://doi.org/10.1016/j.exer.2008.08.008" TargetMode="External"/><Relationship Id="rId4" Type="http://schemas.openxmlformats.org/officeDocument/2006/relationships/hyperlink" Target="https://doi.org/10.1016/j.isci.2023.108024" TargetMode="External"/><Relationship Id="rId9" Type="http://schemas.openxmlformats.org/officeDocument/2006/relationships/hyperlink" Target="https://doi.org/10.1073/pnas.200189611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3</Pages>
  <Words>1687</Words>
  <Characters>9618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ddy Gopalakrishnan</dc:creator>
  <cp:keywords/>
  <dc:description/>
  <cp:lastModifiedBy>Praddy Gopalakrishnan</cp:lastModifiedBy>
  <cp:revision>1</cp:revision>
  <dcterms:created xsi:type="dcterms:W3CDTF">2026-04-27T01:32:00Z</dcterms:created>
  <dcterms:modified xsi:type="dcterms:W3CDTF">2026-04-27T02:20:00Z</dcterms:modified>
</cp:coreProperties>
</file>